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E32FB4" w14:textId="77777777" w:rsidR="00CD6BE0" w:rsidRPr="00CB6332" w:rsidRDefault="00CD6BE0" w:rsidP="00CD6BE0">
      <w:pPr>
        <w:spacing w:after="120" w:line="240" w:lineRule="auto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b/>
          <w:szCs w:val="24"/>
        </w:rPr>
        <w:t>S</w:t>
      </w:r>
      <w:bookmarkStart w:id="0" w:name="_GoBack"/>
      <w:bookmarkEnd w:id="0"/>
      <w:r>
        <w:rPr>
          <w:rFonts w:ascii="Times New Roman" w:hAnsi="Times New Roman" w:cs="Times New Roman"/>
          <w:b/>
          <w:szCs w:val="24"/>
        </w:rPr>
        <w:t xml:space="preserve">upplementary </w:t>
      </w:r>
      <w:r w:rsidRPr="00CB6332">
        <w:rPr>
          <w:rFonts w:ascii="Times New Roman" w:hAnsi="Times New Roman" w:cs="Times New Roman"/>
          <w:b/>
          <w:szCs w:val="24"/>
        </w:rPr>
        <w:t xml:space="preserve">Table </w:t>
      </w:r>
      <w:r>
        <w:rPr>
          <w:rFonts w:ascii="Times New Roman" w:hAnsi="Times New Roman" w:cs="Times New Roman"/>
          <w:b/>
          <w:szCs w:val="24"/>
        </w:rPr>
        <w:t>S</w:t>
      </w:r>
      <w:r w:rsidRPr="00CB6332">
        <w:rPr>
          <w:rFonts w:ascii="Times New Roman" w:hAnsi="Times New Roman" w:cs="Times New Roman"/>
          <w:b/>
          <w:szCs w:val="24"/>
        </w:rPr>
        <w:t>1</w:t>
      </w:r>
      <w:r w:rsidRPr="00CB6332">
        <w:rPr>
          <w:rFonts w:ascii="Times New Roman" w:hAnsi="Times New Roman" w:cs="Times New Roman"/>
          <w:szCs w:val="24"/>
        </w:rPr>
        <w:t>:   List of PCR- and sequencing primer for bisulfite pyrosequencing</w:t>
      </w:r>
    </w:p>
    <w:tbl>
      <w:tblPr>
        <w:tblStyle w:val="TableGrid"/>
        <w:tblW w:w="13716" w:type="dxa"/>
        <w:tblLayout w:type="fixed"/>
        <w:tblLook w:val="04A0" w:firstRow="1" w:lastRow="0" w:firstColumn="1" w:lastColumn="0" w:noHBand="0" w:noVBand="1"/>
      </w:tblPr>
      <w:tblGrid>
        <w:gridCol w:w="1242"/>
        <w:gridCol w:w="1701"/>
        <w:gridCol w:w="851"/>
        <w:gridCol w:w="2410"/>
        <w:gridCol w:w="2693"/>
        <w:gridCol w:w="1843"/>
        <w:gridCol w:w="850"/>
        <w:gridCol w:w="2126"/>
      </w:tblGrid>
      <w:tr w:rsidR="00CD6BE0" w14:paraId="529E1FA0" w14:textId="77777777" w:rsidTr="008119D0">
        <w:trPr>
          <w:trHeight w:val="850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AA02B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368609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Chromosomal localization</w:t>
            </w:r>
            <w:r w:rsidRPr="006A45D5">
              <w:rPr>
                <w:rFonts w:ascii="Times New Roman" w:hAnsi="Times New Roman" w:cs="Times New Roman"/>
                <w:vertAlign w:val="superscript"/>
              </w:rPr>
              <w:t>a</w:t>
            </w:r>
            <w:r w:rsidRPr="006A45D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bp)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C0EE86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mplicon size</w:t>
            </w:r>
            <w:r w:rsidRPr="006A45D5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 w:rsidRPr="006A45D5">
              <w:rPr>
                <w:rFonts w:ascii="Times New Roman" w:hAnsi="Times New Roman" w:cs="Times New Roman"/>
              </w:rPr>
              <w:t>bp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B49B1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</w:t>
            </w:r>
            <w:r w:rsidRPr="006A45D5">
              <w:rPr>
                <w:rFonts w:ascii="Times New Roman" w:hAnsi="Times New Roman" w:cs="Times New Roman"/>
              </w:rPr>
              <w:t>orward</w:t>
            </w:r>
            <w:r>
              <w:rPr>
                <w:rFonts w:ascii="Times New Roman" w:hAnsi="Times New Roman" w:cs="Times New Roman"/>
              </w:rPr>
              <w:t xml:space="preserve"> primer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970249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6A45D5">
              <w:rPr>
                <w:rFonts w:ascii="Times New Roman" w:hAnsi="Times New Roman" w:cs="Times New Roman"/>
              </w:rPr>
              <w:t>everse</w:t>
            </w:r>
            <w:r>
              <w:rPr>
                <w:rFonts w:ascii="Times New Roman" w:hAnsi="Times New Roman" w:cs="Times New Roman"/>
              </w:rPr>
              <w:t xml:space="preserve"> primer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3F9571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Sequencing primer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54F19C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o. of </w:t>
            </w:r>
            <w:r w:rsidRPr="006A45D5">
              <w:rPr>
                <w:rFonts w:ascii="Times New Roman" w:hAnsi="Times New Roman" w:cs="Times New Roman"/>
              </w:rPr>
              <w:t>CpG sites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C5B42F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erence</w:t>
            </w:r>
          </w:p>
        </w:tc>
      </w:tr>
      <w:tr w:rsidR="00CD6BE0" w14:paraId="26410E41" w14:textId="77777777" w:rsidTr="008119D0">
        <w:trPr>
          <w:trHeight w:val="550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3031F1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>BRCA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F8A4D9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17: 43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125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274-43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125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506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D8D873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23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F46F6D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TTTAGAGTAGAGGGTGAAGG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634C3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TCTATCCCTCCCATCCTCTAAT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6EB1FE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TGGGTGGTTAATTTAGAGT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F396F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3B4133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130b3004-1597-40d2-a3a1-48c2843cde39"/>
                <w:id w:val="-1970744161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75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  <w:r w:rsidRPr="006A45D5">
                  <w:rPr>
                    <w:rFonts w:ascii="Times New Roman" w:hAnsi="Times New Roman" w:cs="Times New Roman"/>
                  </w:rPr>
                  <w:t xml:space="preserve"> </w:t>
                </w:r>
              </w:sdtContent>
            </w:sdt>
          </w:p>
        </w:tc>
      </w:tr>
      <w:tr w:rsidR="00CD6BE0" w:rsidRPr="00976A33" w14:paraId="25BE0A96" w14:textId="77777777" w:rsidTr="008119D0">
        <w:trPr>
          <w:trHeight w:val="562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CCAD74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CDKN2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270CD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9: 21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974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960-21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975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12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2360F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6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4B3EDD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GTTGTTTTYGGTTGGTGTTT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B79667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ACCCTATCCCTCAAATCCTCTAAAA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11B978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TTTTTGTTTGGAAAGAT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051873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879DD1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03968b94-3bf8-485c-87f3-410069e99ae2"/>
                <w:id w:val="209621632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76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</w:tr>
      <w:tr w:rsidR="00CD6BE0" w:rsidRPr="00976A33" w14:paraId="61C35CBB" w14:textId="77777777" w:rsidTr="008119D0">
        <w:trPr>
          <w:trHeight w:val="550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A8D4B1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>TP5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4469F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17: 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674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136 -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674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298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45FDB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6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2C838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TTTTTTAGGTTGGTTTTGATTGT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67E06A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AAACACAACAAACCAATATACA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1914B5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TAATAATAAAAATAAACCTC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3C2131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D252E8" w14:textId="77777777" w:rsidR="00CD6BE0" w:rsidRPr="008F2B0E" w:rsidRDefault="00CD6BE0" w:rsidP="008119D0">
            <w:pPr>
              <w:rPr>
                <w:rFonts w:ascii="Times New Roman" w:hAnsi="Times New Roman" w:cs="Times New Roman"/>
              </w:rPr>
            </w:pPr>
            <w:r w:rsidRPr="008F2B0E">
              <w:rPr>
                <w:rFonts w:ascii="Times New Roman" w:hAnsi="Times New Roman" w:cs="Times New Roman"/>
              </w:rPr>
              <w:t>Designed for this study (Exon 6)</w:t>
            </w:r>
          </w:p>
        </w:tc>
      </w:tr>
      <w:tr w:rsidR="00CD6BE0" w:rsidRPr="00607BC9" w14:paraId="1D6E2B8D" w14:textId="77777777" w:rsidTr="008119D0">
        <w:trPr>
          <w:trHeight w:val="761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C95298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 xml:space="preserve">APC </w:t>
            </w:r>
            <w:r w:rsidRPr="006A45D5">
              <w:rPr>
                <w:rFonts w:ascii="Times New Roman" w:hAnsi="Times New Roman" w:cs="Times New Roman"/>
              </w:rPr>
              <w:t>(part a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7250D6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5: 11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737</w:t>
            </w:r>
            <w:r>
              <w:rPr>
                <w:rFonts w:ascii="Times New Roman" w:hAnsi="Times New Roman" w:cs="Times New Roman"/>
              </w:rPr>
              <w:t>,67</w:t>
            </w:r>
            <w:r w:rsidRPr="006A45D5">
              <w:rPr>
                <w:rFonts w:ascii="Times New Roman" w:hAnsi="Times New Roman" w:cs="Times New Roman"/>
              </w:rPr>
              <w:t>-11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73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87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93DD63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93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A0E8EC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GGTTAGGGTTAGGTAGGTTG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1463EE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CTACACCACTACAACCACATAT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4A4BCC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CCACACCCAACCA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A9CA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7F6A6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 xml:space="preserve">Modified after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11e44392-0fc2-4e04-95e9-f4646d57ec38"/>
                <w:id w:val="-1762291690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77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</w:tr>
      <w:tr w:rsidR="00CD6BE0" w14:paraId="14ECF5E0" w14:textId="77777777" w:rsidTr="008119D0">
        <w:trPr>
          <w:trHeight w:val="749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89939F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 xml:space="preserve">APC </w:t>
            </w:r>
            <w:r w:rsidRPr="006A45D5">
              <w:rPr>
                <w:rFonts w:ascii="Times New Roman" w:hAnsi="Times New Roman" w:cs="Times New Roman"/>
              </w:rPr>
              <w:t>(part b</w:t>
            </w:r>
            <w:r w:rsidRPr="006A45D5">
              <w:rPr>
                <w:rFonts w:ascii="Times New Roman" w:hAnsi="Times New Roman" w:cs="Times New Roman"/>
                <w:i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F0F49C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5: 11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737</w:t>
            </w:r>
            <w:r>
              <w:rPr>
                <w:rFonts w:ascii="Times New Roman" w:hAnsi="Times New Roman" w:cs="Times New Roman"/>
              </w:rPr>
              <w:t>,67</w:t>
            </w:r>
            <w:r w:rsidRPr="006A45D5">
              <w:rPr>
                <w:rFonts w:ascii="Times New Roman" w:hAnsi="Times New Roman" w:cs="Times New Roman"/>
              </w:rPr>
              <w:t>-11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73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77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4C0D6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0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C6CC7A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GGTTAGGGTTAGGTAGG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9F2C08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/>
              </w:rPr>
              <w:t>CCAACCAATTACACAACTACTTCTCTCT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68DBDE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GGGTTAGGTAGGTT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78687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80A955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 xml:space="preserve">Modified after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bcd1c3b-7ffc-42d3-9c7e-a61fcbe8c212"/>
                <w:id w:val="1429315021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77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6A45D5">
              <w:rPr>
                <w:rFonts w:ascii="Times New Roman" w:hAnsi="Times New Roman" w:cs="Times New Roman"/>
              </w:rPr>
              <w:t>.</w:t>
            </w:r>
          </w:p>
        </w:tc>
      </w:tr>
      <w:tr w:rsidR="00CD6BE0" w14:paraId="47DB07CE" w14:textId="77777777" w:rsidTr="008119D0">
        <w:trPr>
          <w:trHeight w:val="721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A15D9A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>RAD9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0C4E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11: 6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39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508-6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392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61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DD766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0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133923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GTTTTTATGGGGAAAGGAGG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83BBBA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BioCCACAAACCCAACCCTCTAA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C5710A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TTTTATGGGGAAAGG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8E556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6E9F1D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 xml:space="preserve">Modified after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8754bb6-fa70-4910-a047-45c07f39e17e"/>
                <w:id w:val="-814416373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38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</w:tr>
      <w:tr w:rsidR="00CD6BE0" w14:paraId="466C8773" w14:textId="77777777" w:rsidTr="008119D0">
        <w:trPr>
          <w:trHeight w:val="562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C755CF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t>EFNA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33B639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5: 10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670</w:t>
            </w:r>
            <w:r>
              <w:rPr>
                <w:rFonts w:ascii="Times New Roman" w:hAnsi="Times New Roman" w:cs="Times New Roman"/>
              </w:rPr>
              <w:t>,85</w:t>
            </w:r>
            <w:r w:rsidRPr="006A45D5">
              <w:rPr>
                <w:rFonts w:ascii="Times New Roman" w:hAnsi="Times New Roman" w:cs="Times New Roman"/>
              </w:rPr>
              <w:t>-10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670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957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E2824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AB870D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AGGGTTTAGGAGGAAAAAGGAATT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8C13B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CCCCCCAAACACAACTTAA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9E787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ATTATAAGATGGAGAGAAG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C3D984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7C94FE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a95d2a88-fd04-42ed-bd77-55ca17175ec7"/>
                <w:id w:val="123669897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</w:rPr>
                  <w:t>[33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</w:tr>
      <w:tr w:rsidR="00CD6BE0" w:rsidRPr="00CF7AB9" w14:paraId="373214F6" w14:textId="77777777" w:rsidTr="008119D0">
        <w:trPr>
          <w:trHeight w:val="562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522F1" w14:textId="77777777" w:rsidR="00CD6BE0" w:rsidRPr="006A45D5" w:rsidRDefault="00CD6BE0" w:rsidP="008119D0">
            <w:pPr>
              <w:rPr>
                <w:rFonts w:ascii="Times New Roman" w:hAnsi="Times New Roman" w:cs="Times New Roman"/>
                <w:i/>
              </w:rPr>
            </w:pPr>
            <w:r w:rsidRPr="006A45D5">
              <w:rPr>
                <w:rFonts w:ascii="Times New Roman" w:hAnsi="Times New Roman" w:cs="Times New Roman"/>
                <w:i/>
              </w:rPr>
              <w:lastRenderedPageBreak/>
              <w:t>FBN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6A4687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</w:t>
            </w:r>
            <w:r w:rsidRPr="006A45D5">
              <w:rPr>
                <w:rFonts w:ascii="Times New Roman" w:hAnsi="Times New Roman" w:cs="Times New Roman"/>
              </w:rPr>
              <w:t>15: 48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41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049-48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417</w:t>
            </w:r>
            <w:r>
              <w:rPr>
                <w:rFonts w:ascii="Times New Roman" w:hAnsi="Times New Roman" w:cs="Times New Roman"/>
              </w:rPr>
              <w:t>,</w:t>
            </w:r>
            <w:r w:rsidRPr="006A45D5">
              <w:rPr>
                <w:rFonts w:ascii="Times New Roman" w:hAnsi="Times New Roman" w:cs="Times New Roman"/>
              </w:rPr>
              <w:t>28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206DC0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236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F4E3E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GTAGTAGGGTAGAAATTTATAGTTAGGTT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098528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</w:t>
            </w:r>
            <w:r w:rsidRPr="006A45D5">
              <w:rPr>
                <w:rFonts w:ascii="Times New Roman" w:hAnsi="Times New Roman" w:cs="Times New Roman"/>
              </w:rPr>
              <w:t>CCACTTTTATCCACCTATTTTCTAA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600E9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ATTATAGTGTTTTTTAAGAG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DB905" w14:textId="77777777" w:rsidR="00CD6BE0" w:rsidRPr="006A45D5" w:rsidRDefault="00CD6BE0" w:rsidP="008119D0">
            <w:pPr>
              <w:rPr>
                <w:rFonts w:ascii="Times New Roman" w:hAnsi="Times New Roman" w:cs="Times New Roman"/>
              </w:rPr>
            </w:pPr>
            <w:r w:rsidRPr="006A45D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FCE81" w14:textId="77777777" w:rsidR="00CD6BE0" w:rsidRPr="00CF7AB9" w:rsidRDefault="00CD6BE0" w:rsidP="008119D0">
            <w:pPr>
              <w:rPr>
                <w:rFonts w:ascii="Times New Roman" w:hAnsi="Times New Roman" w:cs="Times New Roman"/>
                <w:lang w:val="en-US"/>
              </w:rPr>
            </w:pP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79baa320-da6f-43b7-8c07-863752cbfa8a"/>
                <w:id w:val="-547143100"/>
                <w:placeholder>
                  <w:docPart w:val="86A8CA3F544A4814A16FCA74C8AE538E"/>
                </w:placeholder>
              </w:sdtPr>
              <w:sdtContent>
                <w:r w:rsidRPr="006A45D5"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</w:instrText>
                </w:r>
                <w:r w:rsidRPr="00707AB2">
                  <w:rPr>
                    <w:rFonts w:ascii="Times New Roman" w:hAnsi="Times New Roman" w:cs="Times New Roman"/>
                    <w:lang w:val="en-US"/>
                  </w:rPr>
                  <w:instrText>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}</w:instrText>
                </w:r>
                <w:r w:rsidRPr="006A45D5">
                  <w:rPr>
                    <w:rFonts w:ascii="Times New Roman" w:hAnsi="Times New Roman" w:cs="Times New Roman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lang w:val="en-US"/>
                  </w:rPr>
                  <w:t>[78]</w:t>
                </w:r>
                <w:r w:rsidRPr="006A45D5"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</w:tr>
    </w:tbl>
    <w:p w14:paraId="175B0300" w14:textId="77777777" w:rsidR="00CD6BE0" w:rsidRPr="00CF7AB9" w:rsidRDefault="00CD6BE0" w:rsidP="00CD6BE0">
      <w:pPr>
        <w:pStyle w:val="CitaviBibliographyEntry"/>
        <w:spacing w:line="240" w:lineRule="auto"/>
        <w:rPr>
          <w:rFonts w:ascii="Times New Roman" w:hAnsi="Times New Roman" w:cs="Times New Roman"/>
        </w:rPr>
      </w:pPr>
    </w:p>
    <w:p w14:paraId="198EE47B" w14:textId="77777777" w:rsidR="00CD6BE0" w:rsidRPr="00CF7AB9" w:rsidRDefault="00CD6BE0" w:rsidP="00CD6BE0">
      <w:pPr>
        <w:pStyle w:val="CitaviBibliographyEntry"/>
        <w:spacing w:line="240" w:lineRule="auto"/>
        <w:rPr>
          <w:rFonts w:ascii="Times New Roman" w:hAnsi="Times New Roman" w:cs="Times New Roman"/>
        </w:rPr>
      </w:pPr>
      <w:proofErr w:type="spellStart"/>
      <w:proofErr w:type="gramStart"/>
      <w:r w:rsidRPr="00CF7AB9">
        <w:rPr>
          <w:rFonts w:ascii="Times New Roman" w:hAnsi="Times New Roman" w:cs="Times New Roman"/>
          <w:vertAlign w:val="superscript"/>
        </w:rPr>
        <w:t>a</w:t>
      </w:r>
      <w:proofErr w:type="spellEnd"/>
      <w:proofErr w:type="gramEnd"/>
      <w:r w:rsidRPr="00CF7AB9">
        <w:rPr>
          <w:rFonts w:ascii="Times New Roman" w:hAnsi="Times New Roman" w:cs="Times New Roman"/>
        </w:rPr>
        <w:t xml:space="preserve"> according to Ensemble NCBI human assembly GRCh37 (</w:t>
      </w:r>
      <w:proofErr w:type="spellStart"/>
      <w:r w:rsidRPr="00CF7AB9">
        <w:rPr>
          <w:rFonts w:ascii="Times New Roman" w:hAnsi="Times New Roman" w:cs="Times New Roman"/>
        </w:rPr>
        <w:t>Ensembl</w:t>
      </w:r>
      <w:proofErr w:type="spellEnd"/>
      <w:r w:rsidRPr="00CF7AB9">
        <w:rPr>
          <w:rFonts w:ascii="Times New Roman" w:hAnsi="Times New Roman" w:cs="Times New Roman"/>
        </w:rPr>
        <w:t xml:space="preserve"> release 92).</w:t>
      </w:r>
    </w:p>
    <w:p w14:paraId="19DFEF1E" w14:textId="77777777" w:rsidR="00CD6BE0" w:rsidRPr="00CF7AB9" w:rsidRDefault="00CD6BE0" w:rsidP="00CD6BE0">
      <w:pPr>
        <w:pStyle w:val="CitaviBibliographyEntry"/>
        <w:spacing w:line="240" w:lineRule="auto"/>
        <w:rPr>
          <w:rFonts w:ascii="Times New Roman" w:hAnsi="Times New Roman" w:cs="Times New Roman"/>
        </w:rPr>
      </w:pPr>
      <w:r w:rsidRPr="00CF7AB9">
        <w:rPr>
          <w:rFonts w:ascii="Times New Roman" w:hAnsi="Times New Roman" w:cs="Times New Roman"/>
        </w:rPr>
        <w:t>* biotinylated</w:t>
      </w:r>
    </w:p>
    <w:p w14:paraId="3EE520B9" w14:textId="77777777" w:rsidR="00CD6BE0" w:rsidRPr="00CF7AB9" w:rsidRDefault="00CD6BE0" w:rsidP="00CD6BE0">
      <w:pPr>
        <w:spacing w:after="0" w:line="240" w:lineRule="auto"/>
        <w:rPr>
          <w:rFonts w:ascii="Times New Roman" w:hAnsi="Times New Roman" w:cs="Times New Roman"/>
          <w:b/>
        </w:rPr>
      </w:pPr>
      <w:r w:rsidRPr="00CF7AB9">
        <w:rPr>
          <w:rFonts w:ascii="Times New Roman" w:hAnsi="Times New Roman" w:cs="Times New Roman"/>
          <w:b/>
        </w:rPr>
        <w:t>Supplementary Table S2.</w:t>
      </w:r>
      <w:r w:rsidRPr="00CF7AB9">
        <w:rPr>
          <w:rFonts w:ascii="Times New Roman" w:hAnsi="Times New Roman" w:cs="Times New Roman"/>
        </w:rPr>
        <w:t xml:space="preserve">   Primers for deep bisulfite sequencing.</w:t>
      </w:r>
    </w:p>
    <w:p w14:paraId="77253657" w14:textId="77777777" w:rsidR="00CD6BE0" w:rsidRPr="00CF7AB9" w:rsidRDefault="00CD6BE0" w:rsidP="00CD6BE0">
      <w:pPr>
        <w:spacing w:after="0" w:line="240" w:lineRule="auto"/>
        <w:rPr>
          <w:rFonts w:ascii="Times New Roman" w:hAnsi="Times New Roman" w:cs="Times New Roman"/>
        </w:rPr>
      </w:pPr>
    </w:p>
    <w:tbl>
      <w:tblPr>
        <w:tblStyle w:val="Tabellenraster1"/>
        <w:tblW w:w="13008" w:type="dxa"/>
        <w:tblLayout w:type="fixed"/>
        <w:tblLook w:val="04A0" w:firstRow="1" w:lastRow="0" w:firstColumn="1" w:lastColumn="0" w:noHBand="0" w:noVBand="1"/>
      </w:tblPr>
      <w:tblGrid>
        <w:gridCol w:w="1242"/>
        <w:gridCol w:w="1134"/>
        <w:gridCol w:w="5103"/>
        <w:gridCol w:w="993"/>
        <w:gridCol w:w="2126"/>
        <w:gridCol w:w="2410"/>
      </w:tblGrid>
      <w:tr w:rsidR="00CD6BE0" w:rsidRPr="00CF7AB9" w14:paraId="2372B946" w14:textId="77777777" w:rsidTr="008119D0">
        <w:trPr>
          <w:trHeight w:val="809"/>
        </w:trPr>
        <w:tc>
          <w:tcPr>
            <w:tcW w:w="1242" w:type="dxa"/>
          </w:tcPr>
          <w:p w14:paraId="69A29F57" w14:textId="77777777" w:rsidR="00CD6BE0" w:rsidRPr="00CF7AB9" w:rsidRDefault="00CD6BE0" w:rsidP="008119D0">
            <w:pPr>
              <w:tabs>
                <w:tab w:val="left" w:pos="1740"/>
              </w:tabs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1134" w:type="dxa"/>
          </w:tcPr>
          <w:p w14:paraId="1EC7B0A3" w14:textId="77777777" w:rsidR="00CD6BE0" w:rsidRPr="00CF7AB9" w:rsidRDefault="00CD6BE0" w:rsidP="008119D0">
            <w:pPr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Primer</w:t>
            </w:r>
          </w:p>
        </w:tc>
        <w:tc>
          <w:tcPr>
            <w:tcW w:w="5103" w:type="dxa"/>
          </w:tcPr>
          <w:p w14:paraId="6DD0237F" w14:textId="77777777" w:rsidR="00CD6BE0" w:rsidRPr="00CF7AB9" w:rsidRDefault="00CD6BE0" w:rsidP="008119D0">
            <w:pPr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 xml:space="preserve">Sequence </w:t>
            </w:r>
            <w:r w:rsidRPr="00CF7AB9">
              <w:rPr>
                <w:rFonts w:ascii="Times New Roman" w:hAnsi="Times New Roman" w:cs="Times New Roman"/>
                <w:b/>
                <w:bCs/>
              </w:rPr>
              <w:t>(5</w:t>
            </w:r>
            <w:r w:rsidRPr="00CF7AB9">
              <w:rPr>
                <w:rFonts w:ascii="Times New Roman" w:hAnsi="Times New Roman" w:cs="Times New Roman"/>
                <w:b/>
              </w:rPr>
              <w:t xml:space="preserve">′ </w:t>
            </w:r>
            <w:r w:rsidRPr="00CF7AB9">
              <w:rPr>
                <w:rFonts w:ascii="Times New Roman" w:hAnsi="Times New Roman" w:cs="Times New Roman"/>
                <w:b/>
                <w:bCs/>
              </w:rPr>
              <w:t>to 3</w:t>
            </w:r>
            <w:r w:rsidRPr="00CF7AB9">
              <w:rPr>
                <w:rFonts w:ascii="Times New Roman" w:hAnsi="Times New Roman" w:cs="Times New Roman"/>
                <w:b/>
              </w:rPr>
              <w:t>′</w:t>
            </w:r>
            <w:r w:rsidRPr="00CF7AB9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993" w:type="dxa"/>
          </w:tcPr>
          <w:p w14:paraId="64EEA783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CpG</w:t>
            </w:r>
          </w:p>
          <w:p w14:paraId="329D277B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No.</w:t>
            </w:r>
          </w:p>
        </w:tc>
        <w:tc>
          <w:tcPr>
            <w:tcW w:w="2126" w:type="dxa"/>
          </w:tcPr>
          <w:p w14:paraId="520059D2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 xml:space="preserve">Chromosomal </w:t>
            </w:r>
          </w:p>
          <w:p w14:paraId="7282B9B5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 xml:space="preserve">localization (bp) </w:t>
            </w:r>
          </w:p>
        </w:tc>
        <w:tc>
          <w:tcPr>
            <w:tcW w:w="2410" w:type="dxa"/>
          </w:tcPr>
          <w:p w14:paraId="1C1B4E97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Amplicon</w:t>
            </w:r>
          </w:p>
          <w:p w14:paraId="5EA2B7D1" w14:textId="77777777" w:rsidR="00CD6BE0" w:rsidRPr="00CF7AB9" w:rsidRDefault="00CD6BE0" w:rsidP="008119D0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CF7AB9">
              <w:rPr>
                <w:rFonts w:ascii="Times New Roman" w:hAnsi="Times New Roman" w:cs="Times New Roman"/>
                <w:b/>
              </w:rPr>
              <w:t>length</w:t>
            </w:r>
          </w:p>
        </w:tc>
      </w:tr>
      <w:tr w:rsidR="00CD6BE0" w:rsidRPr="00CF7AB9" w14:paraId="38B8C7A2" w14:textId="77777777" w:rsidTr="008119D0">
        <w:trPr>
          <w:trHeight w:val="405"/>
        </w:trPr>
        <w:tc>
          <w:tcPr>
            <w:tcW w:w="1242" w:type="dxa"/>
            <w:vMerge w:val="restart"/>
            <w:vAlign w:val="center"/>
          </w:tcPr>
          <w:p w14:paraId="033A7EEF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  <w:t>APC</w:t>
            </w:r>
          </w:p>
        </w:tc>
        <w:tc>
          <w:tcPr>
            <w:tcW w:w="1134" w:type="dxa"/>
          </w:tcPr>
          <w:p w14:paraId="76245BC1" w14:textId="77777777" w:rsidR="00CD6BE0" w:rsidRPr="00CF7AB9" w:rsidRDefault="00CD6BE0" w:rsidP="008119D0">
            <w:pPr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5103" w:type="dxa"/>
          </w:tcPr>
          <w:p w14:paraId="6BE0FF83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CACTCTTTCCCTACACGACGCTCTTCCGATCTGGTTAGGGTTAGGTAGGTTGT</w:t>
            </w:r>
          </w:p>
        </w:tc>
        <w:tc>
          <w:tcPr>
            <w:tcW w:w="993" w:type="dxa"/>
            <w:vMerge w:val="restart"/>
            <w:vAlign w:val="center"/>
          </w:tcPr>
          <w:p w14:paraId="31B733DC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126" w:type="dxa"/>
            <w:vMerge w:val="restart"/>
            <w:vAlign w:val="center"/>
          </w:tcPr>
          <w:p w14:paraId="5C4D4EB8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5:112737678-112737871</w:t>
            </w:r>
          </w:p>
        </w:tc>
        <w:tc>
          <w:tcPr>
            <w:tcW w:w="2410" w:type="dxa"/>
            <w:vMerge w:val="restart"/>
            <w:vAlign w:val="center"/>
          </w:tcPr>
          <w:p w14:paraId="1CD1D3D8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193bp</w:t>
            </w:r>
          </w:p>
        </w:tc>
      </w:tr>
      <w:tr w:rsidR="00CD6BE0" w:rsidRPr="00CF7AB9" w14:paraId="352A6C30" w14:textId="77777777" w:rsidTr="008119D0">
        <w:trPr>
          <w:trHeight w:val="145"/>
        </w:trPr>
        <w:tc>
          <w:tcPr>
            <w:tcW w:w="1242" w:type="dxa"/>
            <w:vMerge/>
            <w:vAlign w:val="center"/>
          </w:tcPr>
          <w:p w14:paraId="23CF543D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</w:p>
        </w:tc>
        <w:tc>
          <w:tcPr>
            <w:tcW w:w="1134" w:type="dxa"/>
          </w:tcPr>
          <w:p w14:paraId="63DF7F73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Reverse</w:t>
            </w:r>
          </w:p>
        </w:tc>
        <w:tc>
          <w:tcPr>
            <w:tcW w:w="5103" w:type="dxa"/>
          </w:tcPr>
          <w:p w14:paraId="10295012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TGACTGGAGTTCAGACGTGTGCTCTTCCGATCTACTACACCACTACAACCACATATC</w:t>
            </w:r>
          </w:p>
        </w:tc>
        <w:tc>
          <w:tcPr>
            <w:tcW w:w="993" w:type="dxa"/>
            <w:vMerge/>
            <w:vAlign w:val="center"/>
          </w:tcPr>
          <w:p w14:paraId="1BF18E98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vMerge/>
            <w:vAlign w:val="center"/>
          </w:tcPr>
          <w:p w14:paraId="1CF81EB5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vMerge/>
            <w:vAlign w:val="center"/>
          </w:tcPr>
          <w:p w14:paraId="75BED626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D6BE0" w:rsidRPr="00CF7AB9" w14:paraId="2DDF6870" w14:textId="77777777" w:rsidTr="008119D0">
        <w:trPr>
          <w:trHeight w:val="405"/>
        </w:trPr>
        <w:tc>
          <w:tcPr>
            <w:tcW w:w="1242" w:type="dxa"/>
            <w:vMerge w:val="restart"/>
            <w:vAlign w:val="center"/>
          </w:tcPr>
          <w:p w14:paraId="378534FF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  <w:r>
              <w:rPr>
                <w:rFonts w:ascii="Times New Roman" w:hAnsi="Times New Roman" w:cs="Times New Roman"/>
                <w:i/>
              </w:rPr>
              <w:t>CDKN2A</w:t>
            </w:r>
          </w:p>
        </w:tc>
        <w:tc>
          <w:tcPr>
            <w:tcW w:w="1134" w:type="dxa"/>
          </w:tcPr>
          <w:p w14:paraId="0C4EE006" w14:textId="77777777" w:rsidR="00CD6BE0" w:rsidRPr="00CF7AB9" w:rsidRDefault="00CD6BE0" w:rsidP="008119D0">
            <w:pPr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5103" w:type="dxa"/>
          </w:tcPr>
          <w:p w14:paraId="48F5014C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CACTCTTTCCCTACACGACGCTCTTCCGATCTGGTTGTTTT</w:t>
            </w:r>
            <w:r w:rsidRPr="00CF7AB9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Y</w:t>
            </w: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GTTGGTGTTTT</w:t>
            </w:r>
          </w:p>
        </w:tc>
        <w:tc>
          <w:tcPr>
            <w:tcW w:w="993" w:type="dxa"/>
            <w:vMerge w:val="restart"/>
            <w:vAlign w:val="center"/>
          </w:tcPr>
          <w:p w14:paraId="7A3FA682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26" w:type="dxa"/>
            <w:vMerge w:val="restart"/>
            <w:vAlign w:val="center"/>
          </w:tcPr>
          <w:p w14:paraId="76E3CAA0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:21974960-21975129</w:t>
            </w:r>
          </w:p>
        </w:tc>
        <w:tc>
          <w:tcPr>
            <w:tcW w:w="2410" w:type="dxa"/>
            <w:vMerge w:val="restart"/>
            <w:vAlign w:val="center"/>
          </w:tcPr>
          <w:p w14:paraId="1BE150A4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9bp</w:t>
            </w:r>
          </w:p>
        </w:tc>
      </w:tr>
      <w:tr w:rsidR="00CD6BE0" w:rsidRPr="00CF7AB9" w14:paraId="5AF53115" w14:textId="77777777" w:rsidTr="008119D0">
        <w:trPr>
          <w:trHeight w:val="145"/>
        </w:trPr>
        <w:tc>
          <w:tcPr>
            <w:tcW w:w="1242" w:type="dxa"/>
            <w:vMerge/>
            <w:vAlign w:val="center"/>
          </w:tcPr>
          <w:p w14:paraId="6EB667C0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</w:p>
        </w:tc>
        <w:tc>
          <w:tcPr>
            <w:tcW w:w="1134" w:type="dxa"/>
          </w:tcPr>
          <w:p w14:paraId="66B7337F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Reverse</w:t>
            </w:r>
          </w:p>
        </w:tc>
        <w:tc>
          <w:tcPr>
            <w:tcW w:w="5103" w:type="dxa"/>
          </w:tcPr>
          <w:p w14:paraId="1D3F8DFE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TGACTGGAGTTCAGACGTGTGCTCTTCCGATCTACCCTATCCCTCAAATCCTCTAAAA</w:t>
            </w:r>
          </w:p>
        </w:tc>
        <w:tc>
          <w:tcPr>
            <w:tcW w:w="993" w:type="dxa"/>
            <w:vMerge/>
            <w:vAlign w:val="center"/>
          </w:tcPr>
          <w:p w14:paraId="2A37109B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126" w:type="dxa"/>
            <w:vMerge/>
            <w:vAlign w:val="center"/>
          </w:tcPr>
          <w:p w14:paraId="1D84E127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410" w:type="dxa"/>
            <w:vMerge/>
            <w:vAlign w:val="center"/>
          </w:tcPr>
          <w:p w14:paraId="0DBE5CA7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</w:tr>
      <w:tr w:rsidR="00CD6BE0" w:rsidRPr="00CF7AB9" w14:paraId="45425837" w14:textId="77777777" w:rsidTr="008119D0">
        <w:trPr>
          <w:trHeight w:val="388"/>
        </w:trPr>
        <w:tc>
          <w:tcPr>
            <w:tcW w:w="1242" w:type="dxa"/>
            <w:vMerge w:val="restart"/>
            <w:vAlign w:val="center"/>
          </w:tcPr>
          <w:p w14:paraId="0B68D83C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  <w:t>RAD9A</w:t>
            </w:r>
          </w:p>
        </w:tc>
        <w:tc>
          <w:tcPr>
            <w:tcW w:w="1134" w:type="dxa"/>
          </w:tcPr>
          <w:p w14:paraId="503C34F6" w14:textId="77777777" w:rsidR="00CD6BE0" w:rsidRPr="00CF7AB9" w:rsidRDefault="00CD6BE0" w:rsidP="008119D0">
            <w:pPr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5103" w:type="dxa"/>
          </w:tcPr>
          <w:p w14:paraId="30C89FEE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CACTCTTTCCCTACACGACGCTCTTCCGATCTGGTTTTTATGGGGAAAGGAGG</w:t>
            </w:r>
          </w:p>
        </w:tc>
        <w:tc>
          <w:tcPr>
            <w:tcW w:w="993" w:type="dxa"/>
            <w:vMerge w:val="restart"/>
            <w:vAlign w:val="center"/>
          </w:tcPr>
          <w:p w14:paraId="1BAC29C8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126" w:type="dxa"/>
            <w:vMerge w:val="restart"/>
            <w:vAlign w:val="center"/>
          </w:tcPr>
          <w:p w14:paraId="36CB999A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:67392508-67392610</w:t>
            </w:r>
          </w:p>
        </w:tc>
        <w:tc>
          <w:tcPr>
            <w:tcW w:w="2410" w:type="dxa"/>
            <w:vMerge w:val="restart"/>
            <w:vAlign w:val="center"/>
          </w:tcPr>
          <w:p w14:paraId="3BD06869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102bp</w:t>
            </w:r>
          </w:p>
        </w:tc>
      </w:tr>
      <w:tr w:rsidR="00CD6BE0" w:rsidRPr="00CF7AB9" w14:paraId="49ABA400" w14:textId="77777777" w:rsidTr="008119D0">
        <w:trPr>
          <w:trHeight w:val="145"/>
        </w:trPr>
        <w:tc>
          <w:tcPr>
            <w:tcW w:w="1242" w:type="dxa"/>
            <w:vMerge/>
            <w:vAlign w:val="center"/>
          </w:tcPr>
          <w:p w14:paraId="1D3F082E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</w:p>
        </w:tc>
        <w:tc>
          <w:tcPr>
            <w:tcW w:w="1134" w:type="dxa"/>
          </w:tcPr>
          <w:p w14:paraId="16298A28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Reverse</w:t>
            </w:r>
          </w:p>
        </w:tc>
        <w:tc>
          <w:tcPr>
            <w:tcW w:w="5103" w:type="dxa"/>
          </w:tcPr>
          <w:p w14:paraId="52A5D1E8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TGACTGGAGTTCAGACGTGTGCTCTTCCGATCTCCACAAACCCAACCCTCTAAC</w:t>
            </w:r>
          </w:p>
        </w:tc>
        <w:tc>
          <w:tcPr>
            <w:tcW w:w="993" w:type="dxa"/>
            <w:vMerge/>
            <w:vAlign w:val="center"/>
          </w:tcPr>
          <w:p w14:paraId="3E72A605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126" w:type="dxa"/>
            <w:vMerge/>
            <w:vAlign w:val="center"/>
          </w:tcPr>
          <w:p w14:paraId="4F57E781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410" w:type="dxa"/>
            <w:vMerge/>
            <w:vAlign w:val="center"/>
          </w:tcPr>
          <w:p w14:paraId="7A5929F5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D6BE0" w:rsidRPr="00CF7AB9" w14:paraId="6B2B58E9" w14:textId="77777777" w:rsidTr="008119D0">
        <w:trPr>
          <w:trHeight w:val="252"/>
        </w:trPr>
        <w:tc>
          <w:tcPr>
            <w:tcW w:w="1242" w:type="dxa"/>
            <w:vMerge w:val="restart"/>
            <w:vAlign w:val="center"/>
          </w:tcPr>
          <w:p w14:paraId="58BF618D" w14:textId="77777777" w:rsidR="00CD6BE0" w:rsidRPr="00CF7AB9" w:rsidRDefault="00CD6BE0" w:rsidP="008119D0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  <w:t>TP53</w:t>
            </w:r>
          </w:p>
        </w:tc>
        <w:tc>
          <w:tcPr>
            <w:tcW w:w="1134" w:type="dxa"/>
          </w:tcPr>
          <w:p w14:paraId="410E37FD" w14:textId="77777777" w:rsidR="00CD6BE0" w:rsidRPr="00CF7AB9" w:rsidRDefault="00CD6BE0" w:rsidP="008119D0">
            <w:pPr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5103" w:type="dxa"/>
          </w:tcPr>
          <w:p w14:paraId="5986AF9D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ACACTCTTTCCCTACACGACGCTCTTCCGATCTTTTTTTAGGTTGGTTTTGATTGTA</w:t>
            </w:r>
          </w:p>
        </w:tc>
        <w:tc>
          <w:tcPr>
            <w:tcW w:w="993" w:type="dxa"/>
            <w:vMerge w:val="restart"/>
            <w:vAlign w:val="center"/>
          </w:tcPr>
          <w:p w14:paraId="1F0BF78C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126" w:type="dxa"/>
            <w:vMerge w:val="restart"/>
            <w:vAlign w:val="center"/>
          </w:tcPr>
          <w:p w14:paraId="292483B6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:7674136-7674298</w:t>
            </w:r>
          </w:p>
        </w:tc>
        <w:tc>
          <w:tcPr>
            <w:tcW w:w="2410" w:type="dxa"/>
            <w:vMerge w:val="restart"/>
            <w:vAlign w:val="center"/>
          </w:tcPr>
          <w:p w14:paraId="78DDAC63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  <w:r w:rsidRPr="00CF7AB9">
              <w:rPr>
                <w:rFonts w:ascii="Times New Roman" w:hAnsi="Times New Roman" w:cs="Times New Roman"/>
              </w:rPr>
              <w:t>162bp</w:t>
            </w:r>
          </w:p>
        </w:tc>
      </w:tr>
      <w:tr w:rsidR="00CD6BE0" w:rsidRPr="00CF7AB9" w14:paraId="28F7D572" w14:textId="77777777" w:rsidTr="008119D0">
        <w:trPr>
          <w:trHeight w:val="401"/>
        </w:trPr>
        <w:tc>
          <w:tcPr>
            <w:tcW w:w="1242" w:type="dxa"/>
            <w:vMerge/>
          </w:tcPr>
          <w:p w14:paraId="78FEC1BA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i/>
                <w:color w:val="000000"/>
                <w:lang w:eastAsia="de-DE"/>
              </w:rPr>
            </w:pPr>
          </w:p>
        </w:tc>
        <w:tc>
          <w:tcPr>
            <w:tcW w:w="1134" w:type="dxa"/>
          </w:tcPr>
          <w:p w14:paraId="605AE9BD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Reverse</w:t>
            </w:r>
          </w:p>
        </w:tc>
        <w:tc>
          <w:tcPr>
            <w:tcW w:w="5103" w:type="dxa"/>
          </w:tcPr>
          <w:p w14:paraId="1AC5EA87" w14:textId="77777777" w:rsidR="00CD6BE0" w:rsidRPr="00CF7AB9" w:rsidRDefault="00CD6BE0" w:rsidP="008119D0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CF7AB9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GTGACTGGAGTTCAGACGTGTGCTCTTCCGATCTAAAACACAACAAACCAATATACA</w:t>
            </w:r>
          </w:p>
        </w:tc>
        <w:tc>
          <w:tcPr>
            <w:tcW w:w="993" w:type="dxa"/>
            <w:vMerge/>
          </w:tcPr>
          <w:p w14:paraId="35C301FA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126" w:type="dxa"/>
            <w:vMerge/>
          </w:tcPr>
          <w:p w14:paraId="152FB1DC" w14:textId="77777777" w:rsidR="00CD6BE0" w:rsidRPr="00CF7AB9" w:rsidRDefault="00CD6BE0" w:rsidP="008119D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410" w:type="dxa"/>
            <w:vMerge/>
          </w:tcPr>
          <w:p w14:paraId="61C6F6D3" w14:textId="77777777" w:rsidR="00CD6BE0" w:rsidRPr="00CF7AB9" w:rsidRDefault="00CD6BE0" w:rsidP="008119D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46C43341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6FEF3155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46447939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4BEB568C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1E6426B5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032DAC2C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0A32D33A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5ADE173C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152E4E5A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2C809D07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5D14D036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02848A14" w14:textId="77777777" w:rsidR="00CD6BE0" w:rsidRPr="00CF7AB9" w:rsidRDefault="00CD6BE0" w:rsidP="00CD6BE0">
      <w:pPr>
        <w:spacing w:after="0" w:line="240" w:lineRule="auto"/>
        <w:rPr>
          <w:rFonts w:ascii="Times New Roman" w:hAnsi="Times New Roman" w:cs="Times New Roman"/>
          <w:b/>
        </w:rPr>
      </w:pPr>
      <w:r w:rsidRPr="00CF7AB9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/>
          <w:b/>
        </w:rPr>
        <w:t>upplementary Table S3</w:t>
      </w:r>
      <w:r w:rsidRPr="00CF7AB9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Deep bisulfite sequencing of EBV sample.</w:t>
      </w:r>
    </w:p>
    <w:p w14:paraId="31B1C84E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tbl>
      <w:tblPr>
        <w:tblW w:w="4340" w:type="dxa"/>
        <w:tblInd w:w="93" w:type="dxa"/>
        <w:tblLook w:val="04A0" w:firstRow="1" w:lastRow="0" w:firstColumn="1" w:lastColumn="0" w:noHBand="0" w:noVBand="1"/>
      </w:tblPr>
      <w:tblGrid>
        <w:gridCol w:w="1200"/>
        <w:gridCol w:w="1520"/>
        <w:gridCol w:w="1620"/>
      </w:tblGrid>
      <w:tr w:rsidR="00CD6BE0" w:rsidRPr="001D1C23" w14:paraId="5D6B49F3" w14:textId="77777777" w:rsidTr="008119D0">
        <w:trPr>
          <w:trHeight w:val="315"/>
        </w:trPr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242B" w14:textId="77777777" w:rsidR="00CD6BE0" w:rsidRPr="001D1C23" w:rsidRDefault="00CD6BE0" w:rsidP="008119D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1D1C23">
              <w:rPr>
                <w:rFonts w:ascii="Calibri" w:eastAsia="Times New Roman" w:hAnsi="Calibri" w:cs="Times New Roman"/>
                <w:color w:val="000000"/>
                <w:sz w:val="22"/>
              </w:rPr>
              <w:t> </w:t>
            </w:r>
          </w:p>
        </w:tc>
        <w:tc>
          <w:tcPr>
            <w:tcW w:w="31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E4936" w14:textId="77777777" w:rsidR="00CD6BE0" w:rsidRPr="001D1C23" w:rsidRDefault="00CD6BE0" w:rsidP="008119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Cs w:val="24"/>
              </w:rPr>
              <w:t>Deep bisulfite sequencing</w:t>
            </w:r>
          </w:p>
        </w:tc>
      </w:tr>
      <w:tr w:rsidR="00CD6BE0" w:rsidRPr="001D1C23" w14:paraId="41A83DE8" w14:textId="77777777" w:rsidTr="008119D0">
        <w:trPr>
          <w:trHeight w:val="78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0C4FE" w14:textId="77777777" w:rsidR="00CD6BE0" w:rsidRPr="001D1C23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Gene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923CAF" w14:textId="77777777" w:rsidR="00CD6BE0" w:rsidRPr="001D1C23" w:rsidRDefault="00CD6BE0" w:rsidP="008119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Mean (%) in EBV sample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2EDB85" w14:textId="77777777" w:rsidR="00CD6BE0" w:rsidRPr="001D1C23" w:rsidRDefault="00CD6BE0" w:rsidP="008119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 xml:space="preserve">Mean (%) </w:t>
            </w:r>
            <w:proofErr w:type="gramStart"/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of  fibroblasts</w:t>
            </w:r>
            <w:proofErr w:type="gramEnd"/>
          </w:p>
        </w:tc>
      </w:tr>
      <w:tr w:rsidR="00CD6BE0" w:rsidRPr="001D1C23" w14:paraId="75190B00" w14:textId="77777777" w:rsidTr="008119D0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BB6C9" w14:textId="77777777" w:rsidR="00CD6BE0" w:rsidRPr="00B70061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</w:pPr>
            <w:r w:rsidRPr="00B70061"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  <w:t>APC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01E20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0.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09B0E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0.4</w:t>
            </w:r>
          </w:p>
        </w:tc>
      </w:tr>
      <w:tr w:rsidR="00CD6BE0" w:rsidRPr="001D1C23" w14:paraId="19B2EFEB" w14:textId="77777777" w:rsidTr="008119D0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F191" w14:textId="77777777" w:rsidR="00CD6BE0" w:rsidRPr="00B70061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</w:pPr>
            <w:r w:rsidRPr="00B70061"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  <w:t>BRCA1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B22B6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0.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F948E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0.4</w:t>
            </w:r>
          </w:p>
        </w:tc>
      </w:tr>
      <w:tr w:rsidR="00CD6BE0" w:rsidRPr="001D1C23" w14:paraId="51C64AD9" w14:textId="77777777" w:rsidTr="008119D0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AC62B" w14:textId="77777777" w:rsidR="00CD6BE0" w:rsidRPr="00B70061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</w:pPr>
            <w:r w:rsidRPr="00B70061"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  <w:t>CDKNA1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11126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0.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BBB1F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1.9</w:t>
            </w:r>
          </w:p>
        </w:tc>
      </w:tr>
      <w:tr w:rsidR="00CD6BE0" w:rsidRPr="001D1C23" w14:paraId="14219FDF" w14:textId="77777777" w:rsidTr="008119D0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239F7" w14:textId="77777777" w:rsidR="00CD6BE0" w:rsidRPr="00B70061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</w:pPr>
            <w:r w:rsidRPr="00B70061">
              <w:rPr>
                <w:rFonts w:ascii="Times New Roman" w:eastAsia="Times New Roman" w:hAnsi="Times New Roman" w:cs="Times New Roman"/>
                <w:i/>
                <w:color w:val="000000"/>
                <w:sz w:val="22"/>
              </w:rPr>
              <w:t>TP53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693B3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98.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CDAC6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96.4</w:t>
            </w:r>
          </w:p>
        </w:tc>
      </w:tr>
      <w:tr w:rsidR="00CD6BE0" w:rsidRPr="001D1C23" w14:paraId="317F3AD2" w14:textId="77777777" w:rsidTr="008119D0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EDB7E" w14:textId="77777777" w:rsidR="00CD6BE0" w:rsidRPr="00B70061" w:rsidRDefault="00CD6BE0" w:rsidP="008119D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color w:val="000000"/>
                <w:sz w:val="22"/>
              </w:rPr>
            </w:pPr>
            <w:r w:rsidRPr="00B70061">
              <w:rPr>
                <w:rFonts w:ascii="Times New Roman" w:eastAsia="Times New Roman" w:hAnsi="Times New Roman" w:cs="Times New Roman"/>
                <w:b/>
                <w:i/>
                <w:color w:val="000000"/>
                <w:sz w:val="22"/>
              </w:rPr>
              <w:t>RAD9A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7546E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b/>
                <w:color w:val="000000"/>
                <w:sz w:val="22"/>
              </w:rPr>
              <w:t>41.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EC9C4" w14:textId="77777777" w:rsidR="00CD6BE0" w:rsidRPr="001D1C23" w:rsidRDefault="00CD6BE0" w:rsidP="008119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D1C23">
              <w:rPr>
                <w:rFonts w:ascii="Times New Roman" w:eastAsia="Times New Roman" w:hAnsi="Times New Roman" w:cs="Times New Roman"/>
                <w:color w:val="000000"/>
                <w:sz w:val="22"/>
              </w:rPr>
              <w:t>8.6</w:t>
            </w:r>
          </w:p>
        </w:tc>
      </w:tr>
    </w:tbl>
    <w:p w14:paraId="7900633A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1EEB9937" w14:textId="77777777" w:rsidR="00CD6BE0" w:rsidRDefault="00CD6BE0" w:rsidP="00CD6BE0">
      <w:pPr>
        <w:spacing w:after="0" w:line="240" w:lineRule="auto"/>
        <w:ind w:right="1559"/>
        <w:rPr>
          <w:rFonts w:ascii="Times New Roman" w:hAnsi="Times New Roman"/>
          <w:b/>
          <w:szCs w:val="24"/>
        </w:rPr>
      </w:pPr>
    </w:p>
    <w:p w14:paraId="5037D31E" w14:textId="77777777" w:rsidR="003517B1" w:rsidRDefault="003517B1"/>
    <w:sectPr w:rsidR="003517B1" w:rsidSect="00CD6BE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6BE0"/>
    <w:rsid w:val="000731CB"/>
    <w:rsid w:val="00275F92"/>
    <w:rsid w:val="0029568F"/>
    <w:rsid w:val="00317F7C"/>
    <w:rsid w:val="003517B1"/>
    <w:rsid w:val="0060409E"/>
    <w:rsid w:val="00615B5F"/>
    <w:rsid w:val="00783965"/>
    <w:rsid w:val="00950ED0"/>
    <w:rsid w:val="009D7BE2"/>
    <w:rsid w:val="00A11F89"/>
    <w:rsid w:val="00A4604F"/>
    <w:rsid w:val="00A571C8"/>
    <w:rsid w:val="00A57C61"/>
    <w:rsid w:val="00B43DCD"/>
    <w:rsid w:val="00C32A2C"/>
    <w:rsid w:val="00CA4D41"/>
    <w:rsid w:val="00CB143C"/>
    <w:rsid w:val="00CC5166"/>
    <w:rsid w:val="00CD6B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9D3643"/>
  <w15:chartTrackingRefBased/>
  <w15:docId w15:val="{53B98CAE-E102-41A1-9BA0-EE622F3AD3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0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D6BE0"/>
    <w:pPr>
      <w:spacing w:after="200"/>
    </w:pPr>
    <w:rPr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qFormat/>
    <w:rsid w:val="00A571C8"/>
    <w:rPr>
      <w:rFonts w:ascii="Times New Roman" w:eastAsiaTheme="majorEastAsia" w:hAnsi="Times New Roman"/>
      <w:kern w:val="0"/>
      <w:sz w:val="24"/>
      <w:lang w:val="en-GB" w:eastAsia="en-US"/>
    </w:rPr>
  </w:style>
  <w:style w:type="table" w:styleId="TableGrid">
    <w:name w:val="Table Grid"/>
    <w:basedOn w:val="TableNormal"/>
    <w:uiPriority w:val="59"/>
    <w:rsid w:val="00CD6BE0"/>
    <w:pPr>
      <w:spacing w:line="240" w:lineRule="auto"/>
    </w:pPr>
    <w:rPr>
      <w:sz w:val="22"/>
      <w:szCs w:val="22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1">
    <w:name w:val="Tabellenraster1"/>
    <w:basedOn w:val="TableNormal"/>
    <w:next w:val="TableGrid"/>
    <w:uiPriority w:val="59"/>
    <w:rsid w:val="00CD6BE0"/>
    <w:pPr>
      <w:spacing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Entry">
    <w:name w:val="Citavi Bibliography Entry"/>
    <w:basedOn w:val="Normal"/>
    <w:link w:val="CitaviBibliographyEntryZchn"/>
    <w:rsid w:val="00CD6BE0"/>
    <w:pPr>
      <w:tabs>
        <w:tab w:val="left" w:pos="397"/>
      </w:tabs>
      <w:spacing w:after="0"/>
      <w:ind w:left="397" w:hanging="397"/>
    </w:pPr>
    <w:rPr>
      <w:rFonts w:eastAsiaTheme="minorEastAsia"/>
      <w:sz w:val="22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CD6BE0"/>
    <w:rPr>
      <w:rFonts w:eastAsiaTheme="minorEastAsia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86A8CA3F544A4814A16FCA74C8AE53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59E7F9-6BF3-437D-AF86-4B2941753C9B}"/>
      </w:docPartPr>
      <w:docPartBody>
        <w:p w:rsidR="00000000" w:rsidRDefault="00B47F58" w:rsidP="00B47F58">
          <w:pPr>
            <w:pStyle w:val="86A8CA3F544A4814A16FCA74C8AE538E"/>
          </w:pPr>
          <w:r w:rsidRPr="00ED2044">
            <w:rPr>
              <w:rStyle w:val="Placehold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7F58"/>
    <w:rsid w:val="00B47F58"/>
    <w:rsid w:val="00D43C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uiPriority w:val="99"/>
    <w:semiHidden/>
    <w:rsid w:val="00B47F58"/>
    <w:rPr>
      <w:color w:val="808080"/>
    </w:rPr>
  </w:style>
  <w:style w:type="paragraph" w:customStyle="1" w:styleId="86A8CA3F544A4814A16FCA74C8AE538E">
    <w:name w:val="86A8CA3F544A4814A16FCA74C8AE538E"/>
    <w:rsid w:val="00B47F5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151</Words>
  <Characters>46467</Characters>
  <Application>Microsoft Office Word</Application>
  <DocSecurity>0</DocSecurity>
  <Lines>387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ademic Formatting Specialist  </dc:creator>
  <cp:keywords/>
  <dc:description/>
  <cp:lastModifiedBy>Academic Formatting Specialist  </cp:lastModifiedBy>
  <cp:revision>1</cp:revision>
  <dcterms:created xsi:type="dcterms:W3CDTF">2019-07-24T17:33:00Z</dcterms:created>
  <dcterms:modified xsi:type="dcterms:W3CDTF">2019-07-24T17:34:00Z</dcterms:modified>
</cp:coreProperties>
</file>